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A400D" w:rsidRDefault="00CA400D" w:rsidP="00CA40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Supplemental Information</w:t>
      </w:r>
    </w:p>
    <w:p w:rsidR="00CA400D" w:rsidRPr="00B02CD1" w:rsidRDefault="00CA400D" w:rsidP="00CA400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</w:t>
      </w:r>
      <w:r w:rsidRPr="00B02CD1">
        <w:rPr>
          <w:rFonts w:ascii="Times New Roman" w:hAnsi="Times New Roman" w:cs="Times New Roman"/>
          <w:b/>
          <w:sz w:val="24"/>
          <w:szCs w:val="24"/>
        </w:rPr>
        <w:t>ppendix A</w:t>
      </w:r>
    </w:p>
    <w:p w:rsidR="00CA400D" w:rsidRPr="00B02CD1" w:rsidRDefault="00CA400D" w:rsidP="00CA400D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02CD1">
        <w:rPr>
          <w:rFonts w:ascii="Times New Roman" w:hAnsi="Times New Roman" w:cs="Times New Roman"/>
          <w:b/>
          <w:sz w:val="24"/>
          <w:szCs w:val="24"/>
        </w:rPr>
        <w:t xml:space="preserve">Table </w:t>
      </w:r>
      <w:proofErr w:type="gramStart"/>
      <w:r w:rsidRPr="00B02CD1">
        <w:rPr>
          <w:rFonts w:ascii="Times New Roman" w:hAnsi="Times New Roman" w:cs="Times New Roman"/>
          <w:b/>
          <w:sz w:val="24"/>
          <w:szCs w:val="24"/>
        </w:rPr>
        <w:t>A.1</w:t>
      </w:r>
      <w:r w:rsidRPr="00B02CD1">
        <w:rPr>
          <w:rFonts w:ascii="Times New Roman" w:hAnsi="Times New Roman" w:cs="Times New Roman"/>
          <w:sz w:val="24"/>
          <w:szCs w:val="24"/>
        </w:rPr>
        <w:t xml:space="preserve">  Keywords</w:t>
      </w:r>
      <w:proofErr w:type="gramEnd"/>
      <w:r w:rsidRPr="00B02CD1">
        <w:rPr>
          <w:rFonts w:ascii="Times New Roman" w:hAnsi="Times New Roman" w:cs="Times New Roman"/>
          <w:sz w:val="24"/>
          <w:szCs w:val="24"/>
        </w:rPr>
        <w:t xml:space="preserve"> used to identify environmental information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3690"/>
      </w:tblGrid>
      <w:tr w:rsidR="00CA400D" w:rsidRPr="00B02CD1" w:rsidTr="005F0BAB">
        <w:tc>
          <w:tcPr>
            <w:tcW w:w="3690" w:type="dxa"/>
            <w:tcBorders>
              <w:bottom w:val="single" w:sz="4" w:space="0" w:color="auto"/>
            </w:tcBorders>
            <w:shd w:val="clear" w:color="auto" w:fill="CCCCCC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Keyword</w:t>
            </w:r>
          </w:p>
        </w:tc>
      </w:tr>
      <w:tr w:rsidR="00CA400D" w:rsidRPr="00B02CD1" w:rsidTr="005F0BAB">
        <w:tc>
          <w:tcPr>
            <w:tcW w:w="3690" w:type="dxa"/>
            <w:shd w:val="clear" w:color="auto" w:fill="E6E6E6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Case-sensitive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Source: '</w:t>
            </w:r>
          </w:p>
        </w:tc>
      </w:tr>
      <w:tr w:rsidR="00CA400D" w:rsidRPr="00B02CD1" w:rsidTr="005F0BAB">
        <w:tc>
          <w:tcPr>
            <w:tcW w:w="3690" w:type="dxa"/>
            <w:tcBorders>
              <w:bottom w:val="single" w:sz="4" w:space="0" w:color="auto"/>
            </w:tcBorders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Source type strain:'</w:t>
            </w:r>
          </w:p>
        </w:tc>
      </w:tr>
      <w:tr w:rsidR="00CA400D" w:rsidRPr="00B02CD1" w:rsidTr="005F0BAB">
        <w:tc>
          <w:tcPr>
            <w:tcW w:w="3690" w:type="dxa"/>
            <w:shd w:val="clear" w:color="auto" w:fill="E6E6E6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Case-insensitive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freshwater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bacterium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isolates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originate from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habitat'</w:t>
            </w:r>
            <w:proofErr w:type="gramEnd"/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first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isolated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isolated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by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were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isolated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was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isolated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obtained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from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isolates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from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recovered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from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primary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reservoir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identified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from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isolated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from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occurs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in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found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in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found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on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spellStart"/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endosymbiont</w:t>
            </w:r>
            <w:proofErr w:type="spellEnd"/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of'</w:t>
            </w:r>
          </w:p>
        </w:tc>
      </w:tr>
      <w:tr w:rsidR="00CA400D" w:rsidRPr="00B02CD1" w:rsidTr="005F0BAB">
        <w:tc>
          <w:tcPr>
            <w:tcW w:w="3690" w:type="dxa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'</w:t>
            </w:r>
            <w:proofErr w:type="gramStart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associated</w:t>
            </w:r>
            <w:proofErr w:type="gramEnd"/>
            <w:r w:rsidRPr="00B02CD1">
              <w:rPr>
                <w:rFonts w:ascii="Times New Roman" w:hAnsi="Times New Roman" w:cs="Times New Roman"/>
                <w:sz w:val="24"/>
                <w:szCs w:val="24"/>
              </w:rPr>
              <w:t xml:space="preserve"> with'</w:t>
            </w:r>
          </w:p>
        </w:tc>
      </w:tr>
    </w:tbl>
    <w:p w:rsidR="00CA400D" w:rsidRDefault="00CA400D" w:rsidP="00CA40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A400D" w:rsidRDefault="00CA400D" w:rsidP="00CA40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A400D" w:rsidRDefault="00CA400D" w:rsidP="00CA40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A400D" w:rsidRDefault="00CA400D" w:rsidP="00CA40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A400D" w:rsidRDefault="00CA400D" w:rsidP="00CA40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A400D" w:rsidRDefault="00CA400D" w:rsidP="00CA400D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:rsidR="00CA400D" w:rsidRDefault="00CA400D" w:rsidP="00CA400D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:rsidR="00CA400D" w:rsidRDefault="00CA400D" w:rsidP="00CA400D">
      <w:pPr>
        <w:spacing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ppendix B</w:t>
      </w:r>
    </w:p>
    <w:p w:rsidR="00CA400D" w:rsidRDefault="00CA400D" w:rsidP="00CA400D">
      <w:pPr>
        <w:spacing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:rsidR="00CA400D" w:rsidRPr="0094482D" w:rsidRDefault="00CA400D" w:rsidP="00CA400D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B.1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Database statistics</w:t>
      </w:r>
    </w:p>
    <w:tbl>
      <w:tblPr>
        <w:tblStyle w:val="TableGrid"/>
        <w:tblW w:w="9891" w:type="dxa"/>
        <w:tblLayout w:type="fixed"/>
        <w:tblLook w:val="04A0" w:firstRow="1" w:lastRow="0" w:firstColumn="1" w:lastColumn="0" w:noHBand="0" w:noVBand="1"/>
      </w:tblPr>
      <w:tblGrid>
        <w:gridCol w:w="1638"/>
        <w:gridCol w:w="1188"/>
        <w:gridCol w:w="1413"/>
        <w:gridCol w:w="1413"/>
        <w:gridCol w:w="1413"/>
        <w:gridCol w:w="1413"/>
        <w:gridCol w:w="1413"/>
      </w:tblGrid>
      <w:tr w:rsidR="00CA400D" w:rsidRPr="00B02CD1" w:rsidTr="005F0BAB">
        <w:tc>
          <w:tcPr>
            <w:tcW w:w="1638" w:type="dxa"/>
            <w:tcBorders>
              <w:bottom w:val="single" w:sz="4" w:space="0" w:color="auto"/>
            </w:tcBorders>
            <w:shd w:val="clear" w:color="auto" w:fill="D9D9D9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Level</w:t>
            </w:r>
          </w:p>
        </w:tc>
        <w:tc>
          <w:tcPr>
            <w:tcW w:w="1188" w:type="dxa"/>
            <w:shd w:val="clear" w:color="auto" w:fill="D9D9D9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Species</w:t>
            </w:r>
          </w:p>
        </w:tc>
        <w:tc>
          <w:tcPr>
            <w:tcW w:w="1413" w:type="dxa"/>
            <w:shd w:val="clear" w:color="auto" w:fill="D9D9D9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Genus</w:t>
            </w:r>
          </w:p>
        </w:tc>
        <w:tc>
          <w:tcPr>
            <w:tcW w:w="1413" w:type="dxa"/>
            <w:shd w:val="clear" w:color="auto" w:fill="D9D9D9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Family</w:t>
            </w:r>
          </w:p>
        </w:tc>
        <w:tc>
          <w:tcPr>
            <w:tcW w:w="1413" w:type="dxa"/>
            <w:shd w:val="clear" w:color="auto" w:fill="D9D9D9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Order</w:t>
            </w:r>
          </w:p>
        </w:tc>
        <w:tc>
          <w:tcPr>
            <w:tcW w:w="1413" w:type="dxa"/>
            <w:shd w:val="clear" w:color="auto" w:fill="D9D9D9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Class</w:t>
            </w:r>
          </w:p>
        </w:tc>
        <w:tc>
          <w:tcPr>
            <w:tcW w:w="1413" w:type="dxa"/>
            <w:shd w:val="clear" w:color="auto" w:fill="D9D9D9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Phylum</w:t>
            </w:r>
          </w:p>
        </w:tc>
      </w:tr>
      <w:tr w:rsidR="00CA400D" w:rsidRPr="00B02CD1" w:rsidTr="005F0BAB">
        <w:tc>
          <w:tcPr>
            <w:tcW w:w="1638" w:type="dxa"/>
            <w:shd w:val="clear" w:color="auto" w:fill="D9D9D9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Count</w:t>
            </w:r>
          </w:p>
        </w:tc>
        <w:tc>
          <w:tcPr>
            <w:tcW w:w="1188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39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408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CA400D" w:rsidRPr="00B02CD1" w:rsidTr="005F0BAB">
        <w:tc>
          <w:tcPr>
            <w:tcW w:w="1638" w:type="dxa"/>
            <w:shd w:val="clear" w:color="auto" w:fill="D9D9D9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Habitat</w:t>
            </w:r>
          </w:p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Information</w:t>
            </w:r>
          </w:p>
        </w:tc>
        <w:tc>
          <w:tcPr>
            <w:tcW w:w="1188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2.0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5.6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.6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.6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7.4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100%</w:t>
            </w:r>
          </w:p>
        </w:tc>
      </w:tr>
      <w:tr w:rsidR="00CA400D" w:rsidRPr="00B02CD1" w:rsidTr="005F0BAB">
        <w:tc>
          <w:tcPr>
            <w:tcW w:w="1638" w:type="dxa"/>
            <w:shd w:val="clear" w:color="auto" w:fill="D9D9D9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Pre-defined</w:t>
            </w:r>
          </w:p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Environment</w:t>
            </w:r>
          </w:p>
        </w:tc>
        <w:tc>
          <w:tcPr>
            <w:tcW w:w="1188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.4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1.3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1.4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5.4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.1</w:t>
            </w: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1413" w:type="dxa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2CD1">
              <w:rPr>
                <w:rFonts w:ascii="Times New Roman" w:hAnsi="Times New Roman" w:cs="Times New Roman"/>
                <w:sz w:val="24"/>
                <w:szCs w:val="24"/>
              </w:rPr>
              <w:t>97.1%</w:t>
            </w:r>
          </w:p>
        </w:tc>
      </w:tr>
    </w:tbl>
    <w:p w:rsidR="00CA400D" w:rsidRDefault="00CA400D" w:rsidP="00CA400D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:rsidR="00CA400D" w:rsidRPr="0094482D" w:rsidRDefault="00CA400D" w:rsidP="00CA400D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B.2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Percentages of taxa passing each pre-defined filter</w:t>
      </w:r>
    </w:p>
    <w:tbl>
      <w:tblPr>
        <w:tblStyle w:val="TableGrid"/>
        <w:tblW w:w="9828" w:type="dxa"/>
        <w:tblLayout w:type="fixed"/>
        <w:tblLook w:val="04A0" w:firstRow="1" w:lastRow="0" w:firstColumn="1" w:lastColumn="0" w:noHBand="0" w:noVBand="1"/>
      </w:tblPr>
      <w:tblGrid>
        <w:gridCol w:w="1008"/>
        <w:gridCol w:w="2070"/>
        <w:gridCol w:w="720"/>
        <w:gridCol w:w="540"/>
        <w:gridCol w:w="63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</w:tblGrid>
      <w:tr w:rsidR="00CA400D" w:rsidRPr="00B02CD1" w:rsidTr="005F0BAB">
        <w:tc>
          <w:tcPr>
            <w:tcW w:w="1008" w:type="dxa"/>
            <w:tcBorders>
              <w:bottom w:val="single" w:sz="4" w:space="0" w:color="auto"/>
            </w:tcBorders>
            <w:shd w:val="clear" w:color="auto" w:fill="CCCCCC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2CD1">
              <w:rPr>
                <w:rFonts w:ascii="Times New Roman" w:hAnsi="Times New Roman" w:cs="Times New Roman"/>
                <w:sz w:val="16"/>
                <w:szCs w:val="16"/>
              </w:rPr>
              <w:t>Category</w:t>
            </w:r>
          </w:p>
        </w:tc>
        <w:tc>
          <w:tcPr>
            <w:tcW w:w="2070" w:type="dxa"/>
            <w:shd w:val="clear" w:color="auto" w:fill="CCCCCC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2CD1">
              <w:rPr>
                <w:rFonts w:ascii="Times New Roman" w:hAnsi="Times New Roman" w:cs="Times New Roman"/>
                <w:sz w:val="16"/>
                <w:szCs w:val="16"/>
              </w:rPr>
              <w:t>Habitat</w:t>
            </w:r>
          </w:p>
        </w:tc>
        <w:tc>
          <w:tcPr>
            <w:tcW w:w="1260" w:type="dxa"/>
            <w:gridSpan w:val="2"/>
            <w:shd w:val="clear" w:color="auto" w:fill="CCCCCC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2CD1">
              <w:rPr>
                <w:rFonts w:ascii="Times New Roman" w:hAnsi="Times New Roman" w:cs="Times New Roman"/>
                <w:sz w:val="16"/>
                <w:szCs w:val="16"/>
              </w:rPr>
              <w:t>Species</w:t>
            </w:r>
          </w:p>
        </w:tc>
        <w:tc>
          <w:tcPr>
            <w:tcW w:w="1170" w:type="dxa"/>
            <w:gridSpan w:val="2"/>
            <w:shd w:val="clear" w:color="auto" w:fill="CCCCCC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2CD1">
              <w:rPr>
                <w:rFonts w:ascii="Times New Roman" w:hAnsi="Times New Roman" w:cs="Times New Roman"/>
                <w:sz w:val="16"/>
                <w:szCs w:val="16"/>
              </w:rPr>
              <w:t>Genus</w:t>
            </w:r>
          </w:p>
        </w:tc>
        <w:tc>
          <w:tcPr>
            <w:tcW w:w="1080" w:type="dxa"/>
            <w:gridSpan w:val="2"/>
            <w:shd w:val="clear" w:color="auto" w:fill="CCCCCC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2CD1">
              <w:rPr>
                <w:rFonts w:ascii="Times New Roman" w:hAnsi="Times New Roman" w:cs="Times New Roman"/>
                <w:sz w:val="16"/>
                <w:szCs w:val="16"/>
              </w:rPr>
              <w:t>Family</w:t>
            </w:r>
          </w:p>
        </w:tc>
        <w:tc>
          <w:tcPr>
            <w:tcW w:w="1080" w:type="dxa"/>
            <w:gridSpan w:val="2"/>
            <w:shd w:val="clear" w:color="auto" w:fill="CCCCCC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2CD1">
              <w:rPr>
                <w:rFonts w:ascii="Times New Roman" w:hAnsi="Times New Roman" w:cs="Times New Roman"/>
                <w:sz w:val="16"/>
                <w:szCs w:val="16"/>
              </w:rPr>
              <w:t>Order</w:t>
            </w:r>
          </w:p>
        </w:tc>
        <w:tc>
          <w:tcPr>
            <w:tcW w:w="1080" w:type="dxa"/>
            <w:gridSpan w:val="2"/>
            <w:shd w:val="clear" w:color="auto" w:fill="CCCCCC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2CD1">
              <w:rPr>
                <w:rFonts w:ascii="Times New Roman" w:hAnsi="Times New Roman" w:cs="Times New Roman"/>
                <w:sz w:val="16"/>
                <w:szCs w:val="16"/>
              </w:rPr>
              <w:t>Class</w:t>
            </w:r>
          </w:p>
        </w:tc>
        <w:tc>
          <w:tcPr>
            <w:tcW w:w="1080" w:type="dxa"/>
            <w:gridSpan w:val="2"/>
            <w:shd w:val="clear" w:color="auto" w:fill="CCCCCC"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02CD1">
              <w:rPr>
                <w:rFonts w:ascii="Times New Roman" w:hAnsi="Times New Roman" w:cs="Times New Roman"/>
                <w:sz w:val="16"/>
                <w:szCs w:val="16"/>
              </w:rPr>
              <w:t>Phylum</w:t>
            </w:r>
          </w:p>
        </w:tc>
      </w:tr>
      <w:tr w:rsidR="00CA400D" w:rsidRPr="0042009F" w:rsidTr="005F0BAB">
        <w:tc>
          <w:tcPr>
            <w:tcW w:w="1008" w:type="dxa"/>
            <w:vMerge w:val="restart"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animal</w:t>
            </w:r>
            <w:proofErr w:type="gramEnd"/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uman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8.4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17.6</w:t>
            </w: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4.1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27.4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2.4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53.2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5.4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56.6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6.4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55.8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.1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61.8</w:t>
            </w: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her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mammal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6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2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1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5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ird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8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ish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3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eptile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2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mphibian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0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4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nsect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tick/spider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7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6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arine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invertebrate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5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9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8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her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invertebrate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4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1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her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animal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9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8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5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5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 w:val="restart"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body</w:t>
            </w:r>
            <w:proofErr w:type="gramEnd"/>
            <w:r w:rsidRPr="0042009F">
              <w:rPr>
                <w:rFonts w:ascii="Times New Roman" w:hAnsi="Times New Roman" w:cs="Times New Roman"/>
                <w:sz w:val="16"/>
                <w:szCs w:val="16"/>
              </w:rPr>
              <w:t xml:space="preserve"> sites</w:t>
            </w: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kin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4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14.1</w:t>
            </w: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.5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20.5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5.0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41.7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3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47.4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.1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46.8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.6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52.9</w:t>
            </w: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ye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5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6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ral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ar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nose/throat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6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8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emale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reproductive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1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ale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reproductive 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5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5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eneral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reproduction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7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1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ymph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/circulatory 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7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5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ervous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system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6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0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one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muscle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7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9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iver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urinary/pancreas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5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ut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digestive system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6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3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2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 w:val="restart"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food</w:t>
            </w:r>
            <w:proofErr w:type="gramEnd"/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ruits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vegetables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8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7.0</w:t>
            </w: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6.3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16.2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0.6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38.5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5.7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40.6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.9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41.6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5.2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47.1</w:t>
            </w: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airy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4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rains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5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6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6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eat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eggs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5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1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lcohol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6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8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her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ood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7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9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 w:val="restart"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plants</w:t>
            </w:r>
            <w:proofErr w:type="gramEnd"/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rees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0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8.4</w:t>
            </w: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7.2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19.3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5.0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39.0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43.4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.9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39.0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6.5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41.2</w:t>
            </w: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lowers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5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8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lichen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algae/fungi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8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3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her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plants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6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4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2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5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 w:val="restart"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environ</w:t>
            </w:r>
            <w:proofErr w:type="gramEnd"/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-</w:t>
            </w:r>
            <w:proofErr w:type="spellStart"/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ment</w:t>
            </w:r>
            <w:proofErr w:type="spellEnd"/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atural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environments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1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37.4</w:t>
            </w: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7.3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63.3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1.6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78.9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0.9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86.3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.2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85.7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5.3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91.2</w:t>
            </w: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rmed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environments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0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9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resh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water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7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5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8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7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lt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water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1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1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53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5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eneral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water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7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5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8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5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6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oil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7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8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9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7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and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5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7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6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ock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stone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5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0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.9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 w:val="restart"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other</w:t>
            </w:r>
            <w:proofErr w:type="gramEnd"/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waste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.5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12.1</w:t>
            </w: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2.5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34.8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2.6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66.4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.9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76.0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.7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77.9</w:t>
            </w: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</w:p>
        </w:tc>
        <w:tc>
          <w:tcPr>
            <w:tcW w:w="540" w:type="dxa"/>
            <w:vMerge w:val="restart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hAnsi="Times New Roman" w:cs="Times New Roman"/>
                <w:sz w:val="16"/>
                <w:szCs w:val="16"/>
              </w:rPr>
              <w:t>85.3</w:t>
            </w: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xtreme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6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1.0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47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1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7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3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ymbiont</w:t>
            </w:r>
            <w:proofErr w:type="spellEnd"/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2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9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6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uilt</w:t>
            </w:r>
            <w:proofErr w:type="gramEnd"/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5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0.8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.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42009F" w:rsidTr="005F0BAB"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il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/coal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5.6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22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.4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CA400D" w:rsidRPr="00B02CD1" w:rsidTr="005F0BAB">
        <w:trPr>
          <w:trHeight w:val="170"/>
        </w:trPr>
        <w:tc>
          <w:tcPr>
            <w:tcW w:w="1008" w:type="dxa"/>
            <w:vMerge/>
            <w:shd w:val="clear" w:color="auto" w:fill="CCCCCC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7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microbial</w:t>
            </w:r>
            <w:proofErr w:type="gramEnd"/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mat</w:t>
            </w:r>
          </w:p>
        </w:tc>
        <w:tc>
          <w:tcPr>
            <w:tcW w:w="72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0.73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3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3.2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" w:eastAsia="Times New Roman" w:hAnsi="Times" w:cs="Times New Roman"/>
                <w:sz w:val="16"/>
                <w:szCs w:val="16"/>
              </w:rPr>
              <w:t>10.5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.1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.7</w:t>
            </w:r>
          </w:p>
        </w:tc>
        <w:tc>
          <w:tcPr>
            <w:tcW w:w="540" w:type="dxa"/>
            <w:vMerge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40" w:type="dxa"/>
            <w:vAlign w:val="center"/>
          </w:tcPr>
          <w:p w:rsidR="00CA400D" w:rsidRPr="0042009F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2009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.2</w:t>
            </w:r>
          </w:p>
        </w:tc>
        <w:tc>
          <w:tcPr>
            <w:tcW w:w="540" w:type="dxa"/>
            <w:vMerge/>
            <w:vAlign w:val="center"/>
          </w:tcPr>
          <w:p w:rsidR="00CA400D" w:rsidRPr="00B02CD1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:rsidR="00CA400D" w:rsidRPr="00B02CD1" w:rsidRDefault="00CA400D" w:rsidP="00CA400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A400D" w:rsidRDefault="00CA400D" w:rsidP="00CA400D">
      <w:pPr>
        <w:spacing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x C</w:t>
      </w:r>
    </w:p>
    <w:p w:rsidR="00CA400D" w:rsidRDefault="00CA400D" w:rsidP="00CA400D">
      <w:pPr>
        <w:spacing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:rsidR="00CA400D" w:rsidRPr="0094482D" w:rsidRDefault="00CA400D" w:rsidP="00CA400D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C.1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Analysis of taxa failing the human OR other mammal OR any body-site filter for our forehead microbiome samples</w:t>
      </w:r>
    </w:p>
    <w:tbl>
      <w:tblPr>
        <w:tblStyle w:val="TableGrid"/>
        <w:tblW w:w="9288" w:type="dxa"/>
        <w:tblLook w:val="04A0" w:firstRow="1" w:lastRow="0" w:firstColumn="1" w:lastColumn="0" w:noHBand="0" w:noVBand="1"/>
      </w:tblPr>
      <w:tblGrid>
        <w:gridCol w:w="1908"/>
        <w:gridCol w:w="1170"/>
        <w:gridCol w:w="6210"/>
      </w:tblGrid>
      <w:tr w:rsidR="00CA400D" w:rsidRPr="0094482D" w:rsidTr="005F0BAB">
        <w:tc>
          <w:tcPr>
            <w:tcW w:w="1908" w:type="dxa"/>
            <w:tcBorders>
              <w:bottom w:val="single" w:sz="4" w:space="0" w:color="auto"/>
            </w:tcBorders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Genus</w:t>
            </w:r>
          </w:p>
        </w:tc>
        <w:tc>
          <w:tcPr>
            <w:tcW w:w="1170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Max. Rank of Failure</w:t>
            </w:r>
          </w:p>
        </w:tc>
        <w:tc>
          <w:tcPr>
            <w:tcW w:w="6210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otential Explanation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Geodermatophilus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rder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2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ne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forehead swab on person 13; the initial control swab for person 13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common contaminant in blanks </w: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alter&lt;/Author&gt;&lt;Year&gt;2014&lt;/Year&gt;&lt;RecNum&gt;1&lt;/RecNum&gt;&lt;DisplayText&gt;(Salter, Cox, Turek, Calus, Cookson, Moffatt et al 2014)&lt;/DisplayText&gt;&lt;record&gt;&lt;rec-number&gt;1&lt;/rec-number&gt;&lt;foreign-keys&gt;&lt;key app="EN" db-id="5evxdtzvfszft1e2a9tvxrfert9twdxzpt0w" timestamp="1524584677"&gt;1&lt;/key&gt;&lt;/foreign-keys&gt;&lt;ref-type name="Journal Article"&gt;17&lt;/ref-type&gt;&lt;contributors&gt;&lt;authors&gt;&lt;author&gt;Salter, Susannah J&lt;/author&gt;&lt;author&gt;Cox, Michael J&lt;/author&gt;&lt;author&gt;Turek, Elena M&lt;/author&gt;&lt;author&gt;Calus, Szymon T&lt;/author&gt;&lt;author&gt;Cookson, William O&lt;/author&gt;&lt;author&gt;Moffatt, Miriam F&lt;/author&gt;&lt;author&gt;Turner, Paul&lt;/author&gt;&lt;author&gt;Parkhill, Julian&lt;/author&gt;&lt;author&gt;Loman, Nicholas J&lt;/author&gt;&lt;author&gt;Walker, Alan W&lt;/author&gt;&lt;/authors&gt;&lt;/contributors&gt;&lt;titles&gt;&lt;title&gt;Reagent and laboratory contamination can critically impact sequence-based microbiome analyses&lt;/title&gt;&lt;secondary-title&gt;BMC biology&lt;/secondary-title&gt;&lt;/titles&gt;&lt;periodical&gt;&lt;full-title&gt;BMC biology&lt;/full-title&gt;&lt;/periodical&gt;&lt;pages&gt;87&lt;/pages&gt;&lt;volume&gt;12&lt;/volume&gt;&lt;number&gt;1&lt;/number&gt;&lt;dates&gt;&lt;year&gt;2014&lt;/year&gt;&lt;/dates&gt;&lt;isbn&gt;1741-7007&lt;/isbn&gt;&lt;urls&gt;&lt;/urls&gt;&lt;/record&gt;&lt;/Cite&gt;&lt;/EndNote&gt;</w:instrTex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(Salter, Cox, Turek, Calus, Cookson, Moffatt et al. 2014)</w: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likely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contaminant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Rhodothermus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rder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3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ne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forehead swab on person 40; the final control swab for person 40; the 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 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initial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control swab for person 41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likely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contaminant 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hAnsi="Times New Roman" w:cs="Times New Roman"/>
                <w:i/>
                <w:sz w:val="16"/>
                <w:szCs w:val="16"/>
              </w:rPr>
              <w:t>Thermus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rder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3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ne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forehead swab on person 45; the final control swabs for persons 40, 47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robably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contaminant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hAnsi="Times New Roman" w:cs="Times New Roman"/>
                <w:i/>
                <w:sz w:val="16"/>
                <w:szCs w:val="16"/>
              </w:rPr>
              <w:t>Steroidobacter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rder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1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ne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forehead swab on person 43; not in control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uncertain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origin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Methylotenera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rder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2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two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forehead swabs on person 31; not in control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uncertain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origin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Modestobacter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rder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5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ne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forehead swab on persons 6, 10, 36, two on person 43; not in control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also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present at ~0.1% in other skin studies </w: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Oh&lt;/Author&gt;&lt;Year&gt;2014&lt;/Year&gt;&lt;RecNum&gt;2&lt;/RecNum&gt;&lt;DisplayText&gt;(Oh, Byrd, Deming, Conlan, Barnabas, Blakesley et al 2014)&lt;/DisplayText&gt;&lt;record&gt;&lt;rec-number&gt;2&lt;/rec-number&gt;&lt;foreign-keys&gt;&lt;key app="EN" db-id="5evxdtzvfszft1e2a9tvxrfert9twdxzpt0w" timestamp="1524585206"&gt;2&lt;/key&gt;&lt;/foreign-keys&gt;&lt;ref-type name="Journal Article"&gt;17&lt;/ref-type&gt;&lt;contributors&gt;&lt;authors&gt;&lt;author&gt;Oh, Julia&lt;/author&gt;&lt;author&gt;Byrd, Allyson L&lt;/author&gt;&lt;author&gt;Deming, Clay&lt;/author&gt;&lt;author&gt;Conlan, Sean&lt;/author&gt;&lt;author&gt;Barnabas, Betty&lt;/author&gt;&lt;author&gt;Blakesley, Robert&lt;/author&gt;&lt;author&gt;Bouffard, Gerry&lt;/author&gt;&lt;author&gt;Brooks, Shelise&lt;/author&gt;&lt;author&gt;Coleman, Holly&lt;/author&gt;&lt;author&gt;Dekhtyar, Mila&lt;/author&gt;&lt;/authors&gt;&lt;/contributors&gt;&lt;titles&gt;&lt;title&gt;Biogeography and individuality shape function in the human skin metagenome&lt;/title&gt;&lt;secondary-title&gt;Nature&lt;/secondary-title&gt;&lt;/titles&gt;&lt;periodical&gt;&lt;full-title&gt;Nature&lt;/full-title&gt;&lt;/periodical&gt;&lt;pages&gt;59&lt;/pages&gt;&lt;volume&gt;514&lt;/volume&gt;&lt;number&gt;7520&lt;/number&gt;&lt;dates&gt;&lt;year&gt;2014&lt;/year&gt;&lt;/dates&gt;&lt;isbn&gt;1476-4687&lt;/isbn&gt;&lt;urls&gt;&lt;/urls&gt;&lt;/record&gt;&lt;/Cite&gt;&lt;/EndNote&gt;</w:instrTex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(Oh, Byrd, Deming, Conlan, Barnabas, Blakesley et al. 2014)</w: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likely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on skin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Enhydrobacter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Family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159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on 31/50 people and in 14/50 control set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we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have cultured this directly from skin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likely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on skin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Adhaeribacter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Family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1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ne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forehead swab on person 13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no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found in any control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uncertain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origin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Hymenobacter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Family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8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one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forehead swab on persons 13, 17, 24, 37, 43,  45, two on person 32; not 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 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in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control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recently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reported as a potentially novel human-associate </w: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Romano-Bertrand&lt;/Author&gt;&lt;Year&gt;2015&lt;/Year&gt;&lt;RecNum&gt;3&lt;/RecNum&gt;&lt;DisplayText&gt;(Romano-Bertrand, Frapier, Calvet, Colson, Albat, Parer et al 2015)&lt;/DisplayText&gt;&lt;record&gt;&lt;rec-number&gt;3&lt;/rec-number&gt;&lt;foreign-keys&gt;&lt;key app="EN" db-id="5evxdtzvfszft1e2a9tvxrfert9twdxzpt0w" timestamp="1524592885"&gt;3&lt;/key&gt;&lt;/foreign-keys&gt;&lt;ref-type name="Journal Article"&gt;17&lt;/ref-type&gt;&lt;contributors&gt;&lt;authors&gt;&lt;author&gt;Romano-Bertrand, Sara&lt;/author&gt;&lt;author&gt;Frapier, Jean-Marc&lt;/author&gt;&lt;author&gt;Calvet, Brigitte&lt;/author&gt;&lt;author&gt;Colson, Pascal&lt;/author&gt;&lt;author&gt;Albat, Bernard&lt;/author&gt;&lt;author&gt;Parer, Sylvie&lt;/author&gt;&lt;author&gt;Jumas-Bilak, Estelle&lt;/author&gt;&lt;/authors&gt;&lt;/contributors&gt;&lt;titles&gt;&lt;title&gt;Dynamics of the surgical microbiota along the cardiothoracic surgery pathway&lt;/title&gt;&lt;secondary-title&gt;Frontiers in microbiology&lt;/secondary-title&gt;&lt;/titles&gt;&lt;periodical&gt;&lt;full-title&gt;Frontiers in microbiology&lt;/full-title&gt;&lt;/periodical&gt;&lt;pages&gt;787&lt;/pages&gt;&lt;volume&gt;5&lt;/volume&gt;&lt;dates&gt;&lt;year&gt;2015&lt;/year&gt;&lt;/dates&gt;&lt;isbn&gt;1664-302X&lt;/isbn&gt;&lt;urls&gt;&lt;/urls&gt;&lt;/record&gt;&lt;/Cite&gt;&lt;/EndNote&gt;</w:instrTex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(Romano-Bertrand, Frapier, Calvet, Colson, Albat, Parer et al. 2015)</w: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likely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on skin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Methylobacterium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Family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50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on 14/50 people and in 16/50 control sets 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simultaneously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present in controls and samples for 4/50 people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a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common contaminant in blanks </w: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Salter&lt;/Author&gt;&lt;Year&gt;2014&lt;/Year&gt;&lt;RecNum&gt;1&lt;/RecNum&gt;&lt;DisplayText&gt;(Salter, Cox, Turek, Calus, Cookson, Moffatt et al 2014)&lt;/DisplayText&gt;&lt;record&gt;&lt;rec-number&gt;1&lt;/rec-number&gt;&lt;foreign-keys&gt;&lt;key app="EN" db-id="5evxdtzvfszft1e2a9tvxrfert9twdxzpt0w" timestamp="1524584677"&gt;1&lt;/key&gt;&lt;/foreign-keys&gt;&lt;ref-type name="Journal Article"&gt;17&lt;/ref-type&gt;&lt;contributors&gt;&lt;authors&gt;&lt;author&gt;Salter, Susannah J&lt;/author&gt;&lt;author&gt;Cox, Michael J&lt;/author&gt;&lt;author&gt;Turek, Elena M&lt;/author&gt;&lt;author&gt;Calus, Szymon T&lt;/author&gt;&lt;author&gt;Cookson, William O&lt;/author&gt;&lt;author&gt;Moffatt, Miriam F&lt;/author&gt;&lt;author&gt;Turner, Paul&lt;/author&gt;&lt;author&gt;Parkhill, Julian&lt;/author&gt;&lt;author&gt;Loman, Nicholas J&lt;/author&gt;&lt;author&gt;Walker, Alan W&lt;/author&gt;&lt;/authors&gt;&lt;/contributors&gt;&lt;titles&gt;&lt;title&gt;Reagent and laboratory contamination can critically impact sequence-based microbiome analyses&lt;/title&gt;&lt;secondary-title&gt;BMC biology&lt;/secondary-title&gt;&lt;/titles&gt;&lt;periodical&gt;&lt;full-title&gt;BMC biology&lt;/full-title&gt;&lt;/periodical&gt;&lt;pages&gt;87&lt;/pages&gt;&lt;volume&gt;12&lt;/volume&gt;&lt;number&gt;1&lt;/number&gt;&lt;dates&gt;&lt;year&gt;2014&lt;/year&gt;&lt;/dates&gt;&lt;isbn&gt;1741-7007&lt;/isbn&gt;&lt;urls&gt;&lt;/urls&gt;&lt;/record&gt;&lt;/Cite&gt;&lt;/EndNote&gt;</w:instrTex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(Salter, Cox, Turek, Calus, Cookson, Moffatt et al. 2014)</w:t>
            </w:r>
            <w:r w:rsidRPr="0094482D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likely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contaminant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Rheinheimera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Family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20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on 4/50 people and in 11/50 control set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simultaneously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present in controls and samples for 3/50 people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likely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contaminant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hAnsi="Times New Roman" w:cs="Times New Roman"/>
                <w:i/>
                <w:sz w:val="16"/>
                <w:szCs w:val="16"/>
              </w:rPr>
              <w:t>Demequina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Family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1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on the forehead of person 23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uncertain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origin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hAnsi="Times New Roman" w:cs="Times New Roman"/>
                <w:i/>
                <w:sz w:val="16"/>
                <w:szCs w:val="16"/>
              </w:rPr>
              <w:t>Skermanella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Family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4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on 2/50 people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2/50 control set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simultaneously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present in controls and samples for 0/50 people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uncertain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origin</w:t>
            </w:r>
          </w:p>
        </w:tc>
      </w:tr>
      <w:tr w:rsidR="00CA400D" w:rsidRPr="0094482D" w:rsidTr="005F0BAB">
        <w:tc>
          <w:tcPr>
            <w:tcW w:w="1908" w:type="dxa"/>
            <w:shd w:val="clear" w:color="auto" w:fill="E0E0E0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proofErr w:type="spellStart"/>
            <w:r w:rsidRPr="0094482D">
              <w:rPr>
                <w:rFonts w:ascii="Times New Roman" w:eastAsia="Times New Roman" w:hAnsi="Times New Roman" w:cs="Times New Roman"/>
                <w:i/>
                <w:sz w:val="16"/>
                <w:szCs w:val="16"/>
              </w:rPr>
              <w:t>Cellvibrio</w:t>
            </w:r>
            <w:proofErr w:type="spellEnd"/>
          </w:p>
        </w:tc>
        <w:tc>
          <w:tcPr>
            <w:tcW w:w="117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Family</w:t>
            </w:r>
          </w:p>
        </w:tc>
        <w:tc>
          <w:tcPr>
            <w:tcW w:w="6210" w:type="dxa"/>
            <w:vAlign w:val="center"/>
          </w:tcPr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6/475 sample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on 2/50 people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present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in 4/50 control sets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>simultaneously</w:t>
            </w:r>
            <w:proofErr w:type="gramEnd"/>
            <w:r w:rsidRPr="0094482D">
              <w:rPr>
                <w:rFonts w:ascii="Times New Roman" w:hAnsi="Times New Roman" w:cs="Times New Roman"/>
                <w:sz w:val="16"/>
                <w:szCs w:val="16"/>
              </w:rPr>
              <w:t xml:space="preserve"> present in controls and samples for 0/50 people</w:t>
            </w:r>
          </w:p>
          <w:p w:rsidR="00CA400D" w:rsidRPr="0094482D" w:rsidRDefault="00CA400D" w:rsidP="005F0BAB">
            <w:pPr>
              <w:spacing w:line="240" w:lineRule="auto"/>
              <w:contextualSpacing/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</w:pPr>
            <w:r w:rsidRPr="0094482D">
              <w:rPr>
                <w:rFonts w:ascii="Times New Roman" w:hAnsi="Times New Roman" w:cs="Times New Roman"/>
                <w:b/>
                <w:sz w:val="16"/>
                <w:szCs w:val="16"/>
              </w:rPr>
              <w:t>*</w:t>
            </w:r>
            <w:proofErr w:type="gramStart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uncertain</w:t>
            </w:r>
            <w:proofErr w:type="gramEnd"/>
            <w:r w:rsidRPr="0094482D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 xml:space="preserve"> origin</w:t>
            </w:r>
          </w:p>
        </w:tc>
      </w:tr>
    </w:tbl>
    <w:p w:rsidR="00766599" w:rsidRDefault="00766599"/>
    <w:sectPr w:rsidR="00766599" w:rsidSect="00D82F4A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A400D"/>
    <w:rsid w:val="002C5CAF"/>
    <w:rsid w:val="00766599"/>
    <w:rsid w:val="00CA400D"/>
    <w:rsid w:val="00D82F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400D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A40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400D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A40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541</Words>
  <Characters>8786</Characters>
  <Application>Microsoft Macintosh Word</Application>
  <DocSecurity>0</DocSecurity>
  <Lines>73</Lines>
  <Paragraphs>20</Paragraphs>
  <ScaleCrop>false</ScaleCrop>
  <Company/>
  <LinksUpToDate>false</LinksUpToDate>
  <CharactersWithSpaces>103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ron Bewick</dc:creator>
  <cp:keywords/>
  <dc:description/>
  <cp:lastModifiedBy>Sharon Bewick</cp:lastModifiedBy>
  <cp:revision>2</cp:revision>
  <dcterms:created xsi:type="dcterms:W3CDTF">2020-05-16T00:14:00Z</dcterms:created>
  <dcterms:modified xsi:type="dcterms:W3CDTF">2020-05-16T00:14:00Z</dcterms:modified>
</cp:coreProperties>
</file>